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2C8CE1D" w14:textId="77777777" w:rsidR="00D41CC9" w:rsidRDefault="00D41CC9" w:rsidP="00474DC4">
      <w:r>
        <w:t>Supplemental Material</w:t>
      </w:r>
      <w:r w:rsidR="00474DC4" w:rsidRPr="00A47009">
        <w:t xml:space="preserve"> </w:t>
      </w:r>
    </w:p>
    <w:p w14:paraId="2A281A5E" w14:textId="77777777" w:rsidR="00D41CC9" w:rsidRDefault="00D41CC9" w:rsidP="00474DC4"/>
    <w:p w14:paraId="59796A80" w14:textId="3C97E48F" w:rsidR="00474DC4" w:rsidRDefault="00474DC4" w:rsidP="00474DC4">
      <w:r w:rsidRPr="00A47009">
        <w:t>Applying the Ability Model of Emotional Intelligence to ASD</w:t>
      </w:r>
    </w:p>
    <w:p w14:paraId="21F78505" w14:textId="77777777" w:rsidR="00474DC4" w:rsidRPr="00A47009" w:rsidRDefault="00474DC4" w:rsidP="00474DC4"/>
    <w:tbl>
      <w:tblPr>
        <w:tblStyle w:val="TableGrid"/>
        <w:tblW w:w="10620" w:type="dxa"/>
        <w:tblInd w:w="-54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0"/>
        <w:gridCol w:w="6120"/>
      </w:tblGrid>
      <w:tr w:rsidR="00474DC4" w:rsidRPr="00A47009" w14:paraId="3BD98587" w14:textId="77777777" w:rsidTr="0068524B">
        <w:tc>
          <w:tcPr>
            <w:tcW w:w="4500" w:type="dxa"/>
            <w:tcBorders>
              <w:bottom w:val="single" w:sz="4" w:space="0" w:color="auto"/>
            </w:tcBorders>
          </w:tcPr>
          <w:p w14:paraId="2FB6E676" w14:textId="77777777" w:rsidR="00474DC4" w:rsidRPr="00A47009" w:rsidRDefault="00474DC4" w:rsidP="0068524B">
            <w:pPr>
              <w:jc w:val="center"/>
              <w:rPr>
                <w:b/>
                <w:bCs/>
                <w:sz w:val="20"/>
                <w:szCs w:val="20"/>
              </w:rPr>
            </w:pPr>
            <w:r w:rsidRPr="00A47009">
              <w:rPr>
                <w:b/>
                <w:bCs/>
                <w:sz w:val="20"/>
                <w:szCs w:val="20"/>
              </w:rPr>
              <w:t xml:space="preserve">Core EI Abilities (see, </w:t>
            </w:r>
            <w:r w:rsidRPr="00A47009">
              <w:rPr>
                <w:b/>
                <w:bCs/>
                <w:sz w:val="20"/>
                <w:szCs w:val="20"/>
              </w:rPr>
              <w:fldChar w:fldCharType="begin"/>
            </w:r>
            <w:r>
              <w:rPr>
                <w:b/>
                <w:bCs/>
                <w:sz w:val="20"/>
                <w:szCs w:val="20"/>
              </w:rPr>
              <w:instrText xml:space="preserve"> ADDIN EN.CITE &lt;EndNote&gt;&lt;Cite&gt;&lt;Author&gt;Mayer&lt;/Author&gt;&lt;Year&gt;2016&lt;/Year&gt;&lt;RecNum&gt;512&lt;/RecNum&gt;&lt;DisplayText&gt;(Mayer et al., 2016)&lt;/DisplayText&gt;&lt;record&gt;&lt;rec-number&gt;512&lt;/rec-number&gt;&lt;foreign-keys&gt;&lt;key app="EN" db-id="d5veds5rvwa2agew0wd5pr54tesxpvze0txa" timestamp="1570547420"&gt;512&lt;/key&gt;&lt;/foreign-keys&gt;&lt;ref-type name="Journal Article"&gt;17&lt;/ref-type&gt;&lt;contributors&gt;&lt;authors&gt;&lt;author&gt;Mayer, John D&lt;/author&gt;&lt;author&gt;Caruso, David R&lt;/author&gt;&lt;author&gt;Salovey, Peter&lt;/author&gt;&lt;/authors&gt;&lt;/contributors&gt;&lt;titles&gt;&lt;title&gt;The ability model of emotional intelligence: Principles and updates&lt;/title&gt;&lt;secondary-title&gt;Emotion Review&lt;/secondary-title&gt;&lt;/titles&gt;&lt;pages&gt;290-300&lt;/pages&gt;&lt;volume&gt;8&lt;/volume&gt;&lt;number&gt;4&lt;/number&gt;&lt;dates&gt;&lt;year&gt;2016&lt;/year&gt;&lt;/dates&gt;&lt;isbn&gt;1754-0739&lt;/isbn&gt;&lt;urls&gt;&lt;/urls&gt;&lt;/record&gt;&lt;/Cite&gt;&lt;/EndNote&gt;</w:instrText>
            </w:r>
            <w:r w:rsidRPr="00A47009">
              <w:rPr>
                <w:b/>
                <w:bCs/>
                <w:sz w:val="20"/>
                <w:szCs w:val="20"/>
              </w:rPr>
              <w:fldChar w:fldCharType="separate"/>
            </w:r>
            <w:r>
              <w:rPr>
                <w:b/>
                <w:bCs/>
                <w:noProof/>
                <w:sz w:val="20"/>
                <w:szCs w:val="20"/>
              </w:rPr>
              <w:t>(Mayer et al., 2016)</w:t>
            </w:r>
            <w:r w:rsidRPr="00A47009">
              <w:rPr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6120" w:type="dxa"/>
            <w:tcBorders>
              <w:bottom w:val="single" w:sz="4" w:space="0" w:color="auto"/>
            </w:tcBorders>
          </w:tcPr>
          <w:p w14:paraId="16B407F3" w14:textId="77777777" w:rsidR="00474DC4" w:rsidRDefault="00474DC4" w:rsidP="0068524B">
            <w:pPr>
              <w:jc w:val="center"/>
              <w:rPr>
                <w:b/>
                <w:bCs/>
                <w:sz w:val="20"/>
                <w:szCs w:val="20"/>
              </w:rPr>
            </w:pPr>
            <w:r w:rsidRPr="00A47009">
              <w:rPr>
                <w:b/>
                <w:bCs/>
                <w:sz w:val="20"/>
                <w:szCs w:val="20"/>
              </w:rPr>
              <w:t>Corresponding ASD Characteristics</w:t>
            </w:r>
          </w:p>
          <w:p w14:paraId="13A1A8E8" w14:textId="77777777" w:rsidR="00474DC4" w:rsidRPr="00A47009" w:rsidRDefault="00474DC4" w:rsidP="0068524B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</w:tr>
      <w:tr w:rsidR="00474DC4" w:rsidRPr="00A47009" w14:paraId="2DD7EFC7" w14:textId="77777777" w:rsidTr="0068524B">
        <w:tc>
          <w:tcPr>
            <w:tcW w:w="10620" w:type="dxa"/>
            <w:gridSpan w:val="2"/>
            <w:tcBorders>
              <w:bottom w:val="nil"/>
            </w:tcBorders>
          </w:tcPr>
          <w:p w14:paraId="22E45D31" w14:textId="77777777" w:rsidR="00474DC4" w:rsidRPr="00A47009" w:rsidRDefault="00474DC4" w:rsidP="0068524B">
            <w:pPr>
              <w:rPr>
                <w:b/>
                <w:bCs/>
                <w:sz w:val="20"/>
                <w:szCs w:val="20"/>
              </w:rPr>
            </w:pPr>
            <w:r w:rsidRPr="00A47009">
              <w:rPr>
                <w:b/>
                <w:bCs/>
                <w:i/>
                <w:iCs/>
                <w:sz w:val="20"/>
                <w:szCs w:val="20"/>
              </w:rPr>
              <w:t>Perceiving Emotions</w:t>
            </w:r>
            <w:r w:rsidRPr="00A47009">
              <w:rPr>
                <w:b/>
                <w:bCs/>
                <w:sz w:val="20"/>
                <w:szCs w:val="20"/>
              </w:rPr>
              <w:t xml:space="preserve"> </w:t>
            </w:r>
          </w:p>
        </w:tc>
      </w:tr>
      <w:tr w:rsidR="00474DC4" w:rsidRPr="00A47009" w14:paraId="3E84CF65" w14:textId="77777777" w:rsidTr="0068524B">
        <w:tc>
          <w:tcPr>
            <w:tcW w:w="4500" w:type="dxa"/>
            <w:tcBorders>
              <w:top w:val="nil"/>
            </w:tcBorders>
          </w:tcPr>
          <w:p w14:paraId="50166A00" w14:textId="77777777" w:rsidR="00474DC4" w:rsidRDefault="00474DC4" w:rsidP="00474DC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bCs/>
                <w:sz w:val="20"/>
                <w:szCs w:val="20"/>
              </w:rPr>
              <w:t>Identifying emotions in one’s own physical states, feelings, and thoughts.</w:t>
            </w:r>
          </w:p>
          <w:p w14:paraId="06ED717F" w14:textId="77777777" w:rsidR="00474DC4" w:rsidRDefault="00474DC4" w:rsidP="0068524B">
            <w:pPr>
              <w:rPr>
                <w:bCs/>
                <w:sz w:val="20"/>
                <w:szCs w:val="20"/>
              </w:rPr>
            </w:pPr>
          </w:p>
          <w:p w14:paraId="5E27D367" w14:textId="77777777" w:rsidR="00474DC4" w:rsidRPr="00FB08FB" w:rsidRDefault="00474DC4" w:rsidP="0068524B">
            <w:pPr>
              <w:rPr>
                <w:bCs/>
                <w:sz w:val="20"/>
                <w:szCs w:val="20"/>
              </w:rPr>
            </w:pPr>
          </w:p>
          <w:p w14:paraId="38E5EE16" w14:textId="77777777" w:rsidR="00474DC4" w:rsidRPr="004636D6" w:rsidRDefault="00474DC4" w:rsidP="00474DC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Perceiving emotions in other people through their vocal cues, facial expression, language and behavior. </w:t>
            </w:r>
          </w:p>
          <w:p w14:paraId="67EB8966" w14:textId="77777777" w:rsidR="00474DC4" w:rsidRDefault="00474DC4" w:rsidP="0068524B">
            <w:pPr>
              <w:rPr>
                <w:bCs/>
                <w:sz w:val="20"/>
                <w:szCs w:val="20"/>
              </w:rPr>
            </w:pPr>
          </w:p>
          <w:p w14:paraId="5202EBDD" w14:textId="77777777" w:rsidR="00474DC4" w:rsidRDefault="00474DC4" w:rsidP="0068524B">
            <w:pPr>
              <w:rPr>
                <w:bCs/>
                <w:sz w:val="20"/>
                <w:szCs w:val="20"/>
              </w:rPr>
            </w:pPr>
          </w:p>
          <w:p w14:paraId="551F6702" w14:textId="77777777" w:rsidR="00474DC4" w:rsidRPr="00CF64C2" w:rsidRDefault="00474DC4" w:rsidP="0068524B">
            <w:pPr>
              <w:rPr>
                <w:bCs/>
                <w:sz w:val="20"/>
                <w:szCs w:val="20"/>
              </w:rPr>
            </w:pPr>
          </w:p>
          <w:p w14:paraId="30BF9CE2" w14:textId="77777777" w:rsidR="00474DC4" w:rsidRPr="004636D6" w:rsidRDefault="00474DC4" w:rsidP="00474DC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bCs/>
                <w:sz w:val="20"/>
                <w:szCs w:val="20"/>
              </w:rPr>
              <w:t>Identifying deceptive or dishonest emotional expressions.</w:t>
            </w:r>
          </w:p>
          <w:p w14:paraId="41F245D2" w14:textId="77777777" w:rsidR="00474DC4" w:rsidRDefault="00474DC4" w:rsidP="0068524B">
            <w:pPr>
              <w:rPr>
                <w:bCs/>
                <w:sz w:val="20"/>
                <w:szCs w:val="20"/>
              </w:rPr>
            </w:pPr>
          </w:p>
          <w:p w14:paraId="066D5A37" w14:textId="77777777" w:rsidR="00474DC4" w:rsidRPr="004636D6" w:rsidRDefault="00474DC4" w:rsidP="0068524B">
            <w:pPr>
              <w:rPr>
                <w:bCs/>
                <w:sz w:val="20"/>
                <w:szCs w:val="20"/>
              </w:rPr>
            </w:pPr>
          </w:p>
          <w:p w14:paraId="2C2AAA0D" w14:textId="77777777" w:rsidR="00474DC4" w:rsidRPr="004636D6" w:rsidRDefault="00474DC4" w:rsidP="00474DC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bCs/>
                <w:sz w:val="20"/>
                <w:szCs w:val="20"/>
              </w:rPr>
              <w:t>Expressing emotions accurately when desired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</w:rPr>
              <w:t>.</w:t>
            </w:r>
          </w:p>
          <w:p w14:paraId="7BCA85CB" w14:textId="77777777" w:rsidR="00474DC4" w:rsidRDefault="00474DC4" w:rsidP="0068524B">
            <w:pPr>
              <w:rPr>
                <w:bCs/>
                <w:sz w:val="20"/>
                <w:szCs w:val="20"/>
              </w:rPr>
            </w:pPr>
          </w:p>
          <w:p w14:paraId="237BAB1E" w14:textId="77777777" w:rsidR="00474DC4" w:rsidRDefault="00474DC4" w:rsidP="0068524B">
            <w:pPr>
              <w:rPr>
                <w:bCs/>
                <w:sz w:val="20"/>
                <w:szCs w:val="20"/>
              </w:rPr>
            </w:pPr>
          </w:p>
          <w:p w14:paraId="5A6066CD" w14:textId="77777777" w:rsidR="00474DC4" w:rsidRPr="004636D6" w:rsidRDefault="00474DC4" w:rsidP="0068524B">
            <w:pPr>
              <w:rPr>
                <w:bCs/>
                <w:sz w:val="20"/>
                <w:szCs w:val="20"/>
              </w:rPr>
            </w:pPr>
          </w:p>
          <w:p w14:paraId="3F54BC8F" w14:textId="77777777" w:rsidR="00474DC4" w:rsidRPr="004636D6" w:rsidRDefault="00474DC4" w:rsidP="00474DC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bCs/>
                <w:sz w:val="20"/>
                <w:szCs w:val="20"/>
              </w:rPr>
              <w:t>Perception of emotional content in the environment, visual arts, and music.</w:t>
            </w:r>
          </w:p>
          <w:p w14:paraId="30D29DFB" w14:textId="77777777" w:rsidR="00474DC4" w:rsidRPr="007101C2" w:rsidRDefault="00474DC4" w:rsidP="0068524B">
            <w:pPr>
              <w:rPr>
                <w:bCs/>
                <w:sz w:val="20"/>
                <w:szCs w:val="20"/>
              </w:rPr>
            </w:pPr>
          </w:p>
        </w:tc>
        <w:tc>
          <w:tcPr>
            <w:tcW w:w="6120" w:type="dxa"/>
            <w:tcBorders>
              <w:top w:val="nil"/>
            </w:tcBorders>
          </w:tcPr>
          <w:p w14:paraId="1B036C78" w14:textId="77777777" w:rsidR="00474DC4" w:rsidRDefault="00474DC4" w:rsidP="00474DC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Heightened “alexithymia,” characterized by difficulty understanding and describing one’s emotional feelings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cmlmZmluPC9BdXRob3I+PFllYXI+MjAxNjwvWWVhcj48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cmlmZmluPC9BdXRob3I+PFllYXI+MjAxNjwvWWVhcj48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Griffin et al., 2016; Hill et al., 2004; Trevisan et al., 2016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6D64F99A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5C88A1F" w14:textId="77777777" w:rsidR="00474DC4" w:rsidRDefault="00474DC4" w:rsidP="00474DC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Difficulties understanding and labeling basic and complex emotional states of others from nonverbal communicative information such as facial expressions, prosody and body language 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XJtczwvQXV0aG9yPjxZZWFyPjIwMTA8L1llYXI+PFJl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XJtczwvQXV0aG9yPjxZZWFyPjIwMTA8L1llYXI+PFJl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Baker et al., 2010; Fridenson-Hayo et al., 2016; Harms et al., 2010; Uljarevic &amp; Hamilton, 2013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0967A6CD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876AA49" w14:textId="77777777" w:rsidR="00474DC4" w:rsidRDefault="00474DC4" w:rsidP="00474DC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Difficulty differentiating authentic and deceptive emotion, and less understanding of the social reasons prompting deceptive facial expressions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ennis&lt;/Author&gt;&lt;Year&gt;2000&lt;/Year&gt;&lt;RecNum&gt;536&lt;/RecNum&gt;&lt;DisplayText&gt;(Dennis et al., 2000)&lt;/DisplayText&gt;&lt;record&gt;&lt;rec-number&gt;536&lt;/rec-number&gt;&lt;foreign-keys&gt;&lt;key app="EN" db-id="d5veds5rvwa2agew0wd5pr54tesxpvze0txa" timestamp="1578507218"&gt;536&lt;/key&gt;&lt;/foreign-keys&gt;&lt;ref-type name="Journal Article"&gt;17&lt;/ref-type&gt;&lt;contributors&gt;&lt;authors&gt;&lt;author&gt;Dennis, Maureen&lt;/author&gt;&lt;author&gt;Lockyer, Linda&lt;/author&gt;&lt;author&gt;Lazenby, Anne L&lt;/author&gt;&lt;/authors&gt;&lt;/contributors&gt;&lt;titles&gt;&lt;title&gt;How high-functioning children with autism understand real and deceptive emotion&lt;/title&gt;&lt;secondary-title&gt;Autism&lt;/secondary-title&gt;&lt;/titles&gt;&lt;pages&gt;370-381&lt;/pages&gt;&lt;volume&gt;4&lt;/volume&gt;&lt;number&gt;4&lt;/number&gt;&lt;dates&gt;&lt;year&gt;2000&lt;/year&gt;&lt;/dates&gt;&lt;isbn&gt;1362-3613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Dennis et al., 2000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2B6FABFB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6258084" w14:textId="77777777" w:rsidR="00474DC4" w:rsidRDefault="00474DC4" w:rsidP="00474DC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Atypical nonverbal expression characterized by confusing or diminished facial affect, difficulties communicating emotions via prosody, gesture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cmV2aXNhbjwvQXV0aG9yPjxZZWFyPjIwMTg8L1llYXI+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cmV2aXNhbjwvQXV0aG9yPjxZZWFyPjIwMTg8L1llYXI+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de Marchena &amp; Eigsti, 2010; Trevisan et al., 2018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17C03AF9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4A30F0A" w14:textId="77777777" w:rsidR="00474DC4" w:rsidRPr="00A47009" w:rsidRDefault="00474DC4" w:rsidP="00474DC4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Difficulty perceiving emotional content from music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hatara&lt;/Author&gt;&lt;Year&gt;2010&lt;/Year&gt;&lt;RecNum&gt;551&lt;/RecNum&gt;&lt;DisplayText&gt;(Bhatara et al., 2010)&lt;/DisplayText&gt;&lt;record&gt;&lt;rec-number&gt;551&lt;/rec-number&gt;&lt;foreign-keys&gt;&lt;key app="EN" db-id="d5veds5rvwa2agew0wd5pr54tesxpvze0txa" timestamp="1579707580"&gt;551&lt;/key&gt;&lt;/foreign-keys&gt;&lt;ref-type name="Journal Article"&gt;17&lt;/ref-type&gt;&lt;contributors&gt;&lt;authors&gt;&lt;author&gt;Bhatara, Anjali&lt;/author&gt;&lt;author&gt;Quintin, Eve‐Marie&lt;/author&gt;&lt;author&gt;Levy, Bianca&lt;/author&gt;&lt;author&gt;Bellugi, Ursula&lt;/author&gt;&lt;author&gt;Fombonne, Eric&lt;/author&gt;&lt;author&gt;Levitin, Daniel J&lt;/author&gt;&lt;/authors&gt;&lt;/contributors&gt;&lt;titles&gt;&lt;title&gt;Perception of emotion in musical performance in adolescents with autism spectrum disorders&lt;/title&gt;&lt;secondary-title&gt;Autism Research&lt;/secondary-title&gt;&lt;/titles&gt;&lt;periodical&gt;&lt;full-title&gt;Autism Research&lt;/full-title&gt;&lt;/periodical&gt;&lt;pages&gt;214-225&lt;/pages&gt;&lt;volume&gt;3&lt;/volume&gt;&lt;number&gt;5&lt;/number&gt;&lt;dates&gt;&lt;year&gt;2010&lt;/year&gt;&lt;/dates&gt;&lt;isbn&gt;1939-3792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Bhatara et al., 2010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, though this skill may be relatively less impaired compared to perceiving emotion from social stimuli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aton&lt;/Author&gt;&lt;Year&gt;1999&lt;/Year&gt;&lt;RecNum&gt;552&lt;/RecNum&gt;&lt;DisplayText&gt;(Heaton et al., 1999; Quintin et al., 2011)&lt;/DisplayText&gt;&lt;record&gt;&lt;rec-number&gt;552&lt;/rec-number&gt;&lt;foreign-keys&gt;&lt;key app="EN" db-id="d5veds5rvwa2agew0wd5pr54tesxpvze0txa" timestamp="1579707804"&gt;552&lt;/key&gt;&lt;/foreign-keys&gt;&lt;ref-type name="Journal Article"&gt;17&lt;/ref-type&gt;&lt;contributors&gt;&lt;authors&gt;&lt;author&gt;Heaton, Pamela&lt;/author&gt;&lt;author&gt;Hermelin, Beate&lt;/author&gt;&lt;author&gt;Pring, Linda&lt;/author&gt;&lt;/authors&gt;&lt;/contributors&gt;&lt;titles&gt;&lt;title&gt;Can children with autistic spectrum disorders perceive affect in music? An experimental investigation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1405-1410&lt;/pages&gt;&lt;volume&gt;29&lt;/volume&gt;&lt;number&gt;6&lt;/number&gt;&lt;dates&gt;&lt;year&gt;1999&lt;/year&gt;&lt;/dates&gt;&lt;isbn&gt;1469-8978&lt;/isbn&gt;&lt;urls&gt;&lt;/urls&gt;&lt;/record&gt;&lt;/Cite&gt;&lt;Cite&gt;&lt;Author&gt;Quintin&lt;/Author&gt;&lt;Year&gt;2011&lt;/Year&gt;&lt;RecNum&gt;553&lt;/RecNum&gt;&lt;record&gt;&lt;rec-number&gt;553&lt;/rec-number&gt;&lt;foreign-keys&gt;&lt;key app="EN" db-id="d5veds5rvwa2agew0wd5pr54tesxpvze0txa" timestamp="1579707833"&gt;553&lt;/key&gt;&lt;/foreign-keys&gt;&lt;ref-type name="Journal Article"&gt;17&lt;/ref-type&gt;&lt;contributors&gt;&lt;authors&gt;&lt;author&gt;Quintin, Eve-Marie&lt;/author&gt;&lt;author&gt;Bhatara, Anjali&lt;/author&gt;&lt;author&gt;Poissant, Hélène&lt;/author&gt;&lt;author&gt;Fombonne, Eric&lt;/author&gt;&lt;author&gt;Levitin, Daniel J&lt;/author&gt;&lt;/authors&gt;&lt;/contributors&gt;&lt;titles&gt;&lt;title&gt;Emotion perception in music in high-functioning adolescents with autism spectrum disorders&lt;/title&gt;&lt;secondary-title&gt;Journal of Autism and Developmental Disorders&lt;/secondary-title&gt;&lt;/titles&gt;&lt;periodical&gt;&lt;full-title&gt;Journal of autism and developmental disorders&lt;/full-title&gt;&lt;/periodical&gt;&lt;pages&gt;1240-1255&lt;/pages&gt;&lt;volume&gt;41&lt;/volume&gt;&lt;number&gt;9&lt;/number&gt;&lt;dates&gt;&lt;year&gt;2011&lt;/year&gt;&lt;/dates&gt;&lt;isbn&gt;0162-3257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Heaton et al., 1999; Quintin et al., 2011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74DC4" w:rsidRPr="00A47009" w14:paraId="06441AB5" w14:textId="77777777" w:rsidTr="0068524B">
        <w:tc>
          <w:tcPr>
            <w:tcW w:w="4500" w:type="dxa"/>
            <w:tcBorders>
              <w:bottom w:val="single" w:sz="4" w:space="0" w:color="auto"/>
            </w:tcBorders>
          </w:tcPr>
          <w:p w14:paraId="08152A97" w14:textId="77777777" w:rsidR="00474DC4" w:rsidRDefault="00474DC4" w:rsidP="00474DC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bCs/>
                <w:sz w:val="20"/>
                <w:szCs w:val="20"/>
              </w:rPr>
              <w:t>Understanding how emotions are displayed depending on context and culture.</w:t>
            </w:r>
          </w:p>
          <w:p w14:paraId="2F0F8E9D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  <w:p w14:paraId="02DEF9E0" w14:textId="77777777" w:rsidR="00474DC4" w:rsidRDefault="00474DC4" w:rsidP="00474DC4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bCs/>
                <w:sz w:val="20"/>
                <w:szCs w:val="20"/>
              </w:rPr>
              <w:t>Discriminating accurate vs. inaccurate emotional expressions.</w:t>
            </w:r>
          </w:p>
          <w:p w14:paraId="3F24BBE0" w14:textId="77777777" w:rsidR="00474DC4" w:rsidRPr="008D1ABC" w:rsidRDefault="00474DC4" w:rsidP="0068524B">
            <w:pPr>
              <w:pStyle w:val="ListParagrap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6120" w:type="dxa"/>
            <w:tcBorders>
              <w:bottom w:val="single" w:sz="4" w:space="0" w:color="auto"/>
            </w:tcBorders>
          </w:tcPr>
          <w:p w14:paraId="7F484E60" w14:textId="77777777" w:rsidR="00474DC4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  <w:u w:val="single"/>
              </w:rPr>
            </w:pPr>
          </w:p>
          <w:p w14:paraId="13F3AD18" w14:textId="77777777" w:rsidR="00474DC4" w:rsidRPr="004636D6" w:rsidRDefault="00474DC4" w:rsidP="0068524B">
            <w:pPr>
              <w:pStyle w:val="ListParagrap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No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rrespond</w:t>
            </w:r>
            <w:r w:rsidRPr="004636D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ng ASD Research</w:t>
            </w:r>
          </w:p>
        </w:tc>
      </w:tr>
      <w:tr w:rsidR="00474DC4" w:rsidRPr="00A47009" w14:paraId="7C97C26F" w14:textId="77777777" w:rsidTr="0068524B">
        <w:tc>
          <w:tcPr>
            <w:tcW w:w="10620" w:type="dxa"/>
            <w:gridSpan w:val="2"/>
            <w:tcBorders>
              <w:bottom w:val="nil"/>
            </w:tcBorders>
          </w:tcPr>
          <w:p w14:paraId="7DC152F0" w14:textId="77777777" w:rsidR="00474DC4" w:rsidRPr="00A47009" w:rsidRDefault="00474DC4" w:rsidP="0068524B">
            <w:pPr>
              <w:rPr>
                <w:sz w:val="20"/>
                <w:szCs w:val="20"/>
              </w:rPr>
            </w:pPr>
            <w:r w:rsidRPr="00A47009">
              <w:rPr>
                <w:b/>
                <w:bCs/>
                <w:i/>
                <w:iCs/>
                <w:sz w:val="20"/>
                <w:szCs w:val="20"/>
              </w:rPr>
              <w:t>Using Emotions</w:t>
            </w:r>
          </w:p>
        </w:tc>
      </w:tr>
      <w:tr w:rsidR="00474DC4" w:rsidRPr="00A47009" w14:paraId="73E6EE98" w14:textId="77777777" w:rsidTr="0068524B">
        <w:tc>
          <w:tcPr>
            <w:tcW w:w="4500" w:type="dxa"/>
            <w:tcBorders>
              <w:top w:val="nil"/>
            </w:tcBorders>
          </w:tcPr>
          <w:p w14:paraId="650B2943" w14:textId="77777777" w:rsidR="00474DC4" w:rsidRPr="004636D6" w:rsidRDefault="00474DC4" w:rsidP="00474DC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sz w:val="20"/>
                <w:szCs w:val="20"/>
              </w:rPr>
              <w:t>Generating emotions to relate to experience of another person.</w:t>
            </w:r>
          </w:p>
          <w:p w14:paraId="783AE2CD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6120" w:type="dxa"/>
            <w:tcBorders>
              <w:top w:val="nil"/>
            </w:tcBorders>
          </w:tcPr>
          <w:p w14:paraId="061BCF28" w14:textId="77777777" w:rsidR="00474DC4" w:rsidRPr="00A47009" w:rsidRDefault="00474DC4" w:rsidP="00474DC4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Less likely to mimic, mirror, or otherwise imitate emotional expressions, making it difficult to generate emotions necessary for empathy and relating to others’ emotions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pretto&lt;/Author&gt;&lt;Year&gt;2006&lt;/Year&gt;&lt;RecNum&gt;147&lt;/RecNum&gt;&lt;DisplayText&gt;(Dapretto et al., 2006; Williams et al., 2004)&lt;/DisplayText&gt;&lt;record&gt;&lt;rec-number&gt;147&lt;/rec-number&gt;&lt;foreign-keys&gt;&lt;key app="EN" db-id="d5veds5rvwa2agew0wd5pr54tesxpvze0txa" timestamp="1570547420"&gt;147&lt;/key&gt;&lt;/foreign-keys&gt;&lt;ref-type name="Journal Article"&gt;17&lt;/ref-type&gt;&lt;contributors&gt;&lt;authors&gt;&lt;author&gt;Dapretto, Mirella&lt;/author&gt;&lt;author&gt;Davies, Mari S&lt;/author&gt;&lt;author&gt;Pfeifer, Jennifer H&lt;/author&gt;&lt;author&gt;Scott, Ashley A&lt;/author&gt;&lt;author&gt;Sigman, Marian&lt;/author&gt;&lt;author&gt;Bookheimer, Susan Y&lt;/author&gt;&lt;author&gt;Iacoboni, Marco&lt;/author&gt;&lt;/authors&gt;&lt;/contributors&gt;&lt;titles&gt;&lt;title&gt;Understanding emotions in others: mirror neuron dysfunction in children with autism spectrum disorders&lt;/title&gt;&lt;secondary-title&gt;Nature neuroscience&lt;/secondary-title&gt;&lt;/titles&gt;&lt;periodical&gt;&lt;full-title&gt;Nature Neuroscience&lt;/full-title&gt;&lt;abbr-1&gt;Nat. Neurosci.&lt;/abbr-1&gt;&lt;abbr-2&gt;Nat Neurosci&lt;/abbr-2&gt;&lt;/periodical&gt;&lt;pages&gt;28&lt;/pages&gt;&lt;volume&gt;9&lt;/volume&gt;&lt;number&gt;1&lt;/number&gt;&lt;dates&gt;&lt;year&gt;2006&lt;/year&gt;&lt;/dates&gt;&lt;isbn&gt;1546-1726&lt;/isbn&gt;&lt;urls&gt;&lt;/urls&gt;&lt;/record&gt;&lt;/Cite&gt;&lt;Cite&gt;&lt;Author&gt;Williams&lt;/Author&gt;&lt;Year&gt;2004&lt;/Year&gt;&lt;RecNum&gt;368&lt;/RecNum&gt;&lt;record&gt;&lt;rec-number&gt;368&lt;/rec-number&gt;&lt;foreign-keys&gt;&lt;key app="EN" db-id="d5veds5rvwa2agew0wd5pr54tesxpvze0txa" timestamp="1570547420"&gt;368&lt;/key&gt;&lt;/foreign-keys&gt;&lt;ref-type name="Journal Article"&gt;17&lt;/ref-type&gt;&lt;contributors&gt;&lt;authors&gt;&lt;author&gt;Williams, Justin HG&lt;/author&gt;&lt;author&gt;Whiten, Andrew&lt;/author&gt;&lt;author&gt;Singh, Tulika&lt;/author&gt;&lt;/authors&gt;&lt;/contributors&gt;&lt;titles&gt;&lt;title&gt;A systematic review of action imitation in autistic spectrum disorder&lt;/title&gt;&lt;secondary-title&gt;Journal of autism and developmental disorders&lt;/secondary-title&gt;&lt;/titles&gt;&lt;periodical&gt;&lt;full-title&gt;Journal of autism and developmental disorders&lt;/full-title&gt;&lt;/periodical&gt;&lt;pages&gt;285-299&lt;/pages&gt;&lt;volume&gt;34&lt;/volume&gt;&lt;number&gt;3&lt;/number&gt;&lt;dates&gt;&lt;year&gt;2004&lt;/year&gt;&lt;/dates&gt;&lt;isbn&gt;0162-3257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Dapretto et al., 2006; Williams et al., 2004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474DC4" w:rsidRPr="00A47009" w14:paraId="1F2A9DDA" w14:textId="77777777" w:rsidTr="0068524B">
        <w:tc>
          <w:tcPr>
            <w:tcW w:w="4500" w:type="dxa"/>
            <w:tcBorders>
              <w:bottom w:val="single" w:sz="4" w:space="0" w:color="auto"/>
            </w:tcBorders>
          </w:tcPr>
          <w:p w14:paraId="7D5C3ED7" w14:textId="77777777" w:rsidR="00474DC4" w:rsidRDefault="00474DC4" w:rsidP="00474DC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Selection of problems based on how one’s ongoing emotional state might facilitate cognition.</w:t>
            </w:r>
          </w:p>
          <w:p w14:paraId="56E3C799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B6D1E68" w14:textId="77777777" w:rsidR="00474DC4" w:rsidRDefault="00474DC4" w:rsidP="00474DC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Leveraging mood swings to generate different cognitive perspectives.</w:t>
            </w:r>
          </w:p>
          <w:p w14:paraId="24347637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BA7EE55" w14:textId="77777777" w:rsidR="00474DC4" w:rsidRDefault="00474DC4" w:rsidP="00474DC4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Prioritizing thinking by directing attention according to present feeling.</w:t>
            </w:r>
          </w:p>
          <w:p w14:paraId="446ED7E5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B5D3BB0" w14:textId="77777777" w:rsidR="00474DC4" w:rsidRPr="007F6BF3" w:rsidDel="00E865BC" w:rsidRDefault="00474DC4" w:rsidP="00474DC4">
            <w:pPr>
              <w:pStyle w:val="ListParagraph"/>
              <w:numPr>
                <w:ilvl w:val="0"/>
                <w:numId w:val="7"/>
              </w:numPr>
              <w:rPr>
                <w:rStyle w:val="CommentReference"/>
                <w:rFonts w:ascii="Times New Roman" w:eastAsiaTheme="minorEastAsia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sz w:val="20"/>
                <w:szCs w:val="20"/>
              </w:rPr>
              <w:t>Generating emotions as an aid to judgment and memory.</w:t>
            </w:r>
          </w:p>
        </w:tc>
        <w:tc>
          <w:tcPr>
            <w:tcW w:w="6120" w:type="dxa"/>
            <w:tcBorders>
              <w:bottom w:val="single" w:sz="4" w:space="0" w:color="auto"/>
            </w:tcBorders>
          </w:tcPr>
          <w:p w14:paraId="72C7C46C" w14:textId="77777777" w:rsidR="00474DC4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  <w:u w:val="single"/>
              </w:rPr>
            </w:pPr>
          </w:p>
          <w:p w14:paraId="74C75C3E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No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rrespondin</w:t>
            </w:r>
            <w:r w:rsidRPr="004636D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 ASD Research</w:t>
            </w:r>
          </w:p>
        </w:tc>
      </w:tr>
      <w:tr w:rsidR="00474DC4" w:rsidRPr="00A47009" w14:paraId="4ABCE315" w14:textId="77777777" w:rsidTr="0068524B">
        <w:tc>
          <w:tcPr>
            <w:tcW w:w="10620" w:type="dxa"/>
            <w:gridSpan w:val="2"/>
            <w:tcBorders>
              <w:bottom w:val="nil"/>
            </w:tcBorders>
          </w:tcPr>
          <w:p w14:paraId="40F67A41" w14:textId="77777777" w:rsidR="00474DC4" w:rsidRPr="00A47009" w:rsidRDefault="00474DC4" w:rsidP="0068524B">
            <w:pPr>
              <w:rPr>
                <w:sz w:val="20"/>
                <w:szCs w:val="20"/>
              </w:rPr>
            </w:pPr>
            <w:r w:rsidRPr="00A47009">
              <w:rPr>
                <w:b/>
                <w:i/>
                <w:iCs/>
                <w:sz w:val="20"/>
                <w:szCs w:val="20"/>
              </w:rPr>
              <w:t>Understanding Emotions</w:t>
            </w:r>
          </w:p>
        </w:tc>
      </w:tr>
      <w:tr w:rsidR="00474DC4" w:rsidRPr="00A47009" w14:paraId="05D9CF08" w14:textId="77777777" w:rsidTr="0068524B">
        <w:tc>
          <w:tcPr>
            <w:tcW w:w="4500" w:type="dxa"/>
            <w:tcBorders>
              <w:top w:val="nil"/>
            </w:tcBorders>
          </w:tcPr>
          <w:p w14:paraId="4B6083CE" w14:textId="77777777" w:rsidR="00474DC4" w:rsidRDefault="00474DC4" w:rsidP="00474DC4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Understanding how a person might feel in the future or under certain conditions.</w:t>
            </w:r>
          </w:p>
          <w:p w14:paraId="50AD543F" w14:textId="77777777" w:rsidR="00474DC4" w:rsidRPr="004636D6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485C9A2" w14:textId="77777777" w:rsidR="00474DC4" w:rsidRPr="003A2305" w:rsidRDefault="00474DC4" w:rsidP="0068524B">
            <w:pPr>
              <w:rPr>
                <w:sz w:val="20"/>
                <w:szCs w:val="20"/>
              </w:rPr>
            </w:pPr>
          </w:p>
          <w:p w14:paraId="3B951009" w14:textId="77777777" w:rsidR="00474DC4" w:rsidRDefault="00474DC4" w:rsidP="00474DC4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sz w:val="20"/>
                <w:szCs w:val="20"/>
              </w:rPr>
              <w:t>Understanding complex and mixed emotions.</w:t>
            </w:r>
          </w:p>
          <w:p w14:paraId="60950E59" w14:textId="77777777" w:rsidR="00474DC4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1544772" w14:textId="77777777" w:rsidR="00474DC4" w:rsidRPr="007101C2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945B576" w14:textId="77777777" w:rsidR="00474DC4" w:rsidRDefault="00474DC4" w:rsidP="00474DC4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sz w:val="20"/>
                <w:szCs w:val="20"/>
              </w:rPr>
              <w:t>Appraising the situations that are likely to elicit emotions.</w:t>
            </w:r>
          </w:p>
          <w:p w14:paraId="724F298F" w14:textId="77777777" w:rsidR="00474DC4" w:rsidRPr="004636D6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1FA4DE8" w14:textId="77777777" w:rsidR="00474DC4" w:rsidRPr="003A2305" w:rsidRDefault="00474DC4" w:rsidP="00474DC4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sz w:val="20"/>
                <w:szCs w:val="20"/>
              </w:rPr>
              <w:t>Determining the antecedents, meanings, and consequences of emotions.</w:t>
            </w:r>
          </w:p>
        </w:tc>
        <w:tc>
          <w:tcPr>
            <w:tcW w:w="6120" w:type="dxa"/>
            <w:tcBorders>
              <w:top w:val="nil"/>
            </w:tcBorders>
          </w:tcPr>
          <w:p w14:paraId="5A8B99F7" w14:textId="77777777" w:rsidR="00474DC4" w:rsidRDefault="00474DC4" w:rsidP="00474DC4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mpaired, “Theory of Mind,” or difficulty taking cognitive perspectives of others to appraise situations that elicit emotions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lomone&lt;/Author&gt;&lt;Year&gt;2019&lt;/Year&gt;&lt;RecNum&gt;539&lt;/RecNum&gt;&lt;DisplayText&gt;(Salomone et al., 2019)&lt;/DisplayText&gt;&lt;record&gt;&lt;rec-number&gt;539&lt;/rec-number&gt;&lt;foreign-keys&gt;&lt;key app="EN" db-id="d5veds5rvwa2agew0wd5pr54tesxpvze0txa" timestamp="1578515951"&gt;539&lt;/key&gt;&lt;/foreign-keys&gt;&lt;ref-type name="Journal Article"&gt;17&lt;/ref-type&gt;&lt;contributors&gt;&lt;authors&gt;&lt;author&gt;Salomone, Erica&lt;/author&gt;&lt;author&gt;Bulgarelli, Daniela&lt;/author&gt;&lt;author&gt;Thommen, Evelyne&lt;/author&gt;&lt;author&gt;Rossini, Emanuelle&lt;/author&gt;&lt;author&gt;Molina, Paola&lt;/author&gt;&lt;/authors&gt;&lt;/contributors&gt;&lt;titles&gt;&lt;title&gt;Role of age and IQ in emotion understanding in Autism Spectrum Disorder: implications for educational interventions&lt;/title&gt;&lt;secondary-title&gt;European journal of special needs education&lt;/secondary-title&gt;&lt;/titles&gt;&lt;pages&gt;383-392&lt;/pages&gt;&lt;volume&gt;34&lt;/volume&gt;&lt;number&gt;3&lt;/number&gt;&lt;dates&gt;&lt;year&gt;2019&lt;/year&gt;&lt;/dates&gt;&lt;isbn&gt;0885-6257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Salomone et al., 2019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.  </w:t>
            </w:r>
          </w:p>
          <w:p w14:paraId="389E8D05" w14:textId="77777777" w:rsidR="00474DC4" w:rsidRPr="00C60D03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594CF0F" w14:textId="77777777" w:rsidR="00474DC4" w:rsidRDefault="00474DC4" w:rsidP="00474DC4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More likely to describe experiences with simple emotion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ifficulty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 conceptualizing complex emotions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apps&lt;/Author&gt;&lt;Year&gt;1995&lt;/Year&gt;&lt;RecNum&gt;547&lt;/RecNum&gt;&lt;DisplayText&gt;(Capps et al., 1995; Kasari et al., 2001)&lt;/DisplayText&gt;&lt;record&gt;&lt;rec-number&gt;547&lt;/rec-number&gt;&lt;foreign-keys&gt;&lt;key app="EN" db-id="d5veds5rvwa2agew0wd5pr54tesxpvze0txa" timestamp="1579619072"&gt;547&lt;/key&gt;&lt;/foreign-keys&gt;&lt;ref-type name="Journal Article"&gt;17&lt;/ref-type&gt;&lt;contributors&gt;&lt;authors&gt;&lt;author&gt;Capps, Lisa&lt;/author&gt;&lt;author&gt;Sigman, Marian&lt;/author&gt;&lt;author&gt;Yirmiya, Nurit&lt;/author&gt;&lt;/authors&gt;&lt;/contributors&gt;&lt;titles&gt;&lt;title&gt;Self-competence and emotional understanding in high-functioning children with autism&lt;/title&gt;&lt;secondary-title&gt;Development and Psychopathology&lt;/secondary-title&gt;&lt;/titles&gt;&lt;periodical&gt;&lt;full-title&gt;Development and psychopathology&lt;/full-title&gt;&lt;/periodical&gt;&lt;pages&gt;137-149&lt;/pages&gt;&lt;volume&gt;7&lt;/volume&gt;&lt;number&gt;1&lt;/number&gt;&lt;dates&gt;&lt;year&gt;1995&lt;/year&gt;&lt;/dates&gt;&lt;isbn&gt;1469-2198&lt;/isbn&gt;&lt;urls&gt;&lt;/urls&gt;&lt;/record&gt;&lt;/Cite&gt;&lt;Cite&gt;&lt;Author&gt;Kasari&lt;/Author&gt;&lt;Year&gt;2001&lt;/Year&gt;&lt;RecNum&gt;546&lt;/RecNum&gt;&lt;record&gt;&lt;rec-number&gt;546&lt;/rec-number&gt;&lt;foreign-keys&gt;&lt;key app="EN" db-id="d5veds5rvwa2agew0wd5pr54tesxpvze0txa" timestamp="1579618514"&gt;546&lt;/key&gt;&lt;/foreign-keys&gt;&lt;ref-type name="Book Section"&gt;5&lt;/ref-type&gt;&lt;contributors&gt;&lt;authors&gt;&lt;author&gt;Kasari, Connie&lt;/author&gt;&lt;author&gt;Chamberlain, Brandt&lt;/author&gt;&lt;author&gt;Bauminger, Nirit&lt;/author&gt;&lt;/authors&gt;&lt;secondary-authors&gt;&lt;author&gt;Burack, J&lt;/author&gt;&lt;author&gt;Charman A&lt;/author&gt;&lt;author&gt;Zelazo P R&lt;/author&gt;&lt;/secondary-authors&gt;&lt;/contributors&gt;&lt;titles&gt;&lt;title&gt;Social emotions and social relationships: Can children with autism compensate?&lt;/title&gt;&lt;secondary-title&gt;Perspectives from theory and research&lt;/secondary-title&gt;&lt;/titles&gt;&lt;pages&gt;309-324&lt;/pages&gt;&lt;dates&gt;&lt;year&gt;2001&lt;/year&gt;&lt;/dates&gt;&lt;pub-location&gt;Mahway, NJ&lt;/pub-location&gt;&lt;publisher&gt;Erlbaum&lt;/publisher&gt;&lt;isbn&gt;0805832459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Capps et al., 1995; Kasari et al., 2001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28D84EEA" w14:textId="77777777" w:rsidR="00474DC4" w:rsidRPr="00C60D03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D582008" w14:textId="77777777" w:rsidR="00474DC4" w:rsidRDefault="00474DC4" w:rsidP="00474DC4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Less able to appraise the situations that elicit emotion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osh&lt;/Author&gt;&lt;Year&gt;2006&lt;/Year&gt;&lt;RecNum&gt;537&lt;/RecNum&gt;&lt;DisplayText&gt;(Losh &amp;amp; Capps, 2006)&lt;/DisplayText&gt;&lt;record&gt;&lt;rec-number&gt;537&lt;/rec-number&gt;&lt;foreign-keys&gt;&lt;key app="EN" db-id="d5veds5rvwa2agew0wd5pr54tesxpvze0txa" timestamp="1578514161"&gt;537&lt;/key&gt;&lt;/foreign-keys&gt;&lt;ref-type name="Journal Article"&gt;17&lt;/ref-type&gt;&lt;contributors&gt;&lt;authors&gt;&lt;author&gt;Losh, Molly&lt;/author&gt;&lt;author&gt;Capps, Lisa&lt;/author&gt;&lt;/authors&gt;&lt;/contributors&gt;&lt;titles&gt;&lt;title&gt;Understanding of emotional experience in autism: insights from the personal accounts of high-functioning children with autism&lt;/title&gt;&lt;secondary-title&gt;Developmental psychology&lt;/secondary-title&gt;&lt;/titles&gt;&lt;pages&gt;809&lt;/pages&gt;&lt;volume&gt;42&lt;/volume&gt;&lt;number&gt;5&lt;/number&gt;&lt;dates&gt;&lt;year&gt;2006&lt;/year&gt;&lt;/dates&gt;&lt;isbn&gt;1939-0599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Losh &amp; Capps, 2006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08D18F27" w14:textId="77777777" w:rsidR="00474DC4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A6D8024" w14:textId="77777777" w:rsidR="00474DC4" w:rsidRPr="00C60D03" w:rsidRDefault="00474DC4" w:rsidP="00474DC4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Less likely to understand the antecedents and consequences of emotions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osh&lt;/Author&gt;&lt;Year&gt;2006&lt;/Year&gt;&lt;RecNum&gt;537&lt;/RecNum&gt;&lt;DisplayText&gt;(Losh &amp;amp; Capps, 2006)&lt;/DisplayText&gt;&lt;record&gt;&lt;rec-number&gt;537&lt;/rec-number&gt;&lt;foreign-keys&gt;&lt;key app="EN" db-id="d5veds5rvwa2agew0wd5pr54tesxpvze0txa" timestamp="1578514161"&gt;537&lt;/key&gt;&lt;/foreign-keys&gt;&lt;ref-type name="Journal Article"&gt;17&lt;/ref-type&gt;&lt;contributors&gt;&lt;authors&gt;&lt;author&gt;Losh, Molly&lt;/author&gt;&lt;author&gt;Capps, Lisa&lt;/author&gt;&lt;/authors&gt;&lt;/contributors&gt;&lt;titles&gt;&lt;title&gt;Understanding of emotional experience in autism: insights from the personal accounts of high-functioning children with autism&lt;/title&gt;&lt;secondary-title&gt;Developmental psychology&lt;/secondary-title&gt;&lt;/titles&gt;&lt;pages&gt;809&lt;/pages&gt;&lt;volume&gt;42&lt;/volume&gt;&lt;number&gt;5&lt;/number&gt;&lt;dates&gt;&lt;year&gt;2006&lt;/year&gt;&lt;/dates&gt;&lt;isbn&gt;1939-0599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Losh &amp; Capps, 2006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74DC4" w:rsidRPr="00A47009" w14:paraId="0E136697" w14:textId="77777777" w:rsidTr="0068524B">
        <w:tc>
          <w:tcPr>
            <w:tcW w:w="4500" w:type="dxa"/>
            <w:tcBorders>
              <w:bottom w:val="single" w:sz="4" w:space="0" w:color="auto"/>
            </w:tcBorders>
          </w:tcPr>
          <w:p w14:paraId="0FE8133E" w14:textId="77777777" w:rsidR="00474DC4" w:rsidRDefault="00474DC4" w:rsidP="00474DC4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Recognizing cultural differences in the evaluation of emotions.</w:t>
            </w:r>
          </w:p>
          <w:p w14:paraId="5536E0E1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55DE9C9" w14:textId="77777777" w:rsidR="00474DC4" w:rsidRDefault="00474DC4" w:rsidP="00474DC4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Differentiating between moods and emotions.</w:t>
            </w:r>
          </w:p>
          <w:p w14:paraId="6EDE99E3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CC27972" w14:textId="77777777" w:rsidR="00474DC4" w:rsidRPr="007F6BF3" w:rsidRDefault="00474DC4" w:rsidP="00474DC4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Labeling emotions and recognize relations among them.</w:t>
            </w:r>
          </w:p>
        </w:tc>
        <w:tc>
          <w:tcPr>
            <w:tcW w:w="6120" w:type="dxa"/>
            <w:tcBorders>
              <w:bottom w:val="single" w:sz="4" w:space="0" w:color="auto"/>
            </w:tcBorders>
          </w:tcPr>
          <w:p w14:paraId="7BB9FE7A" w14:textId="77777777" w:rsidR="00474DC4" w:rsidRDefault="00474DC4" w:rsidP="0068524B">
            <w:pPr>
              <w:pStyle w:val="ListParagrap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</w:p>
          <w:p w14:paraId="29647619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No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rrespondin</w:t>
            </w:r>
            <w:r w:rsidRPr="004636D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 ASD Research</w:t>
            </w:r>
          </w:p>
        </w:tc>
      </w:tr>
      <w:tr w:rsidR="00474DC4" w:rsidRPr="00A47009" w14:paraId="3006FC02" w14:textId="77777777" w:rsidTr="0068524B">
        <w:tc>
          <w:tcPr>
            <w:tcW w:w="10620" w:type="dxa"/>
            <w:gridSpan w:val="2"/>
            <w:tcBorders>
              <w:bottom w:val="nil"/>
            </w:tcBorders>
          </w:tcPr>
          <w:p w14:paraId="1953699A" w14:textId="77777777" w:rsidR="00474DC4" w:rsidRPr="00A47009" w:rsidDel="00E865BC" w:rsidRDefault="00474DC4" w:rsidP="0068524B">
            <w:pPr>
              <w:rPr>
                <w:b/>
                <w:bCs/>
                <w:i/>
                <w:iCs/>
                <w:sz w:val="20"/>
                <w:szCs w:val="20"/>
              </w:rPr>
            </w:pPr>
            <w:r w:rsidRPr="00A47009">
              <w:rPr>
                <w:b/>
                <w:bCs/>
                <w:i/>
                <w:iCs/>
                <w:sz w:val="20"/>
                <w:szCs w:val="20"/>
              </w:rPr>
              <w:t>Managing Emotions</w:t>
            </w:r>
          </w:p>
        </w:tc>
      </w:tr>
      <w:tr w:rsidR="00474DC4" w:rsidRPr="00A47009" w14:paraId="78E395CE" w14:textId="77777777" w:rsidTr="0068524B">
        <w:tc>
          <w:tcPr>
            <w:tcW w:w="4500" w:type="dxa"/>
            <w:tcBorders>
              <w:top w:val="nil"/>
            </w:tcBorders>
          </w:tcPr>
          <w:p w14:paraId="16FEA202" w14:textId="77777777" w:rsidR="00474DC4" w:rsidRPr="004C565A" w:rsidRDefault="00474DC4" w:rsidP="00474DC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C565A">
              <w:rPr>
                <w:rFonts w:ascii="Times New Roman" w:hAnsi="Times New Roman" w:cs="Times New Roman"/>
                <w:sz w:val="20"/>
                <w:szCs w:val="20"/>
              </w:rPr>
              <w:t>Evaluating strategies to maintain, reduce, or intensify an emotional response.</w:t>
            </w:r>
          </w:p>
          <w:p w14:paraId="4199F2EE" w14:textId="77777777" w:rsidR="00474DC4" w:rsidRDefault="00474DC4" w:rsidP="0068524B">
            <w:pPr>
              <w:rPr>
                <w:sz w:val="20"/>
                <w:szCs w:val="20"/>
              </w:rPr>
            </w:pPr>
          </w:p>
          <w:p w14:paraId="4A0963E2" w14:textId="77777777" w:rsidR="00474DC4" w:rsidRPr="004C565A" w:rsidRDefault="00474DC4" w:rsidP="0068524B">
            <w:pPr>
              <w:rPr>
                <w:sz w:val="20"/>
                <w:szCs w:val="20"/>
              </w:rPr>
            </w:pPr>
          </w:p>
          <w:p w14:paraId="6549C39E" w14:textId="77777777" w:rsidR="00474DC4" w:rsidRPr="004C565A" w:rsidRDefault="00474DC4" w:rsidP="00474DC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C565A">
              <w:rPr>
                <w:rFonts w:ascii="Times New Roman" w:hAnsi="Times New Roman" w:cs="Times New Roman"/>
                <w:sz w:val="20"/>
                <w:szCs w:val="20"/>
              </w:rPr>
              <w:t>Effectively managing others’ emotions to achieve a desired outcome.</w:t>
            </w:r>
          </w:p>
          <w:p w14:paraId="59E28187" w14:textId="77777777" w:rsidR="00474DC4" w:rsidRDefault="00474DC4" w:rsidP="0068524B">
            <w:pPr>
              <w:rPr>
                <w:sz w:val="20"/>
                <w:szCs w:val="20"/>
              </w:rPr>
            </w:pPr>
          </w:p>
          <w:p w14:paraId="618FFEEB" w14:textId="77777777" w:rsidR="00474DC4" w:rsidRPr="004C565A" w:rsidRDefault="00474DC4" w:rsidP="0068524B">
            <w:pPr>
              <w:rPr>
                <w:sz w:val="20"/>
                <w:szCs w:val="20"/>
              </w:rPr>
            </w:pPr>
          </w:p>
          <w:p w14:paraId="6C336645" w14:textId="77777777" w:rsidR="00474DC4" w:rsidRDefault="00474DC4" w:rsidP="00474DC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C565A">
              <w:rPr>
                <w:rFonts w:ascii="Times New Roman" w:hAnsi="Times New Roman" w:cs="Times New Roman"/>
                <w:sz w:val="20"/>
                <w:szCs w:val="20"/>
              </w:rPr>
              <w:t>Monitoring emotional reactions to determine their reasonableness.</w:t>
            </w:r>
          </w:p>
          <w:p w14:paraId="0AE74A4C" w14:textId="77777777" w:rsidR="00474DC4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61A085E" w14:textId="77777777" w:rsidR="00474DC4" w:rsidRPr="004C565A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FBFF849" w14:textId="77777777" w:rsidR="00474DC4" w:rsidRPr="004C565A" w:rsidRDefault="00474DC4" w:rsidP="00474DC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C565A">
              <w:rPr>
                <w:rFonts w:ascii="Times New Roman" w:hAnsi="Times New Roman" w:cs="Times New Roman"/>
                <w:sz w:val="20"/>
                <w:szCs w:val="20"/>
              </w:rPr>
              <w:t>Engaging with emotions if they are helpful; disengaging if not.</w:t>
            </w:r>
          </w:p>
        </w:tc>
        <w:tc>
          <w:tcPr>
            <w:tcW w:w="6120" w:type="dxa"/>
            <w:tcBorders>
              <w:top w:val="nil"/>
            </w:tcBorders>
          </w:tcPr>
          <w:p w14:paraId="52A4BED7" w14:textId="77777777" w:rsidR="00474DC4" w:rsidRDefault="00474DC4" w:rsidP="00474DC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More likely to use sub-optimal strategies for regulating emotions, and less likely to use constructive strategies like cognitive reappraisal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mson&lt;/Author&gt;&lt;Year&gt;2012&lt;/Year&gt;&lt;RecNum&gt;310&lt;/RecNum&gt;&lt;DisplayText&gt;(Jahromi et al., 2013; Samson et al., 2012)&lt;/DisplayText&gt;&lt;record&gt;&lt;rec-number&gt;310&lt;/rec-number&gt;&lt;foreign-keys&gt;&lt;key app="EN" db-id="d5veds5rvwa2agew0wd5pr54tesxpvze0txa" timestamp="1570547420"&gt;310&lt;/key&gt;&lt;/foreign-keys&gt;&lt;ref-type name="Journal Article"&gt;17&lt;/ref-type&gt;&lt;contributors&gt;&lt;authors&gt;&lt;author&gt;Samson, Andrea C&lt;/author&gt;&lt;author&gt;Huber, Oswald&lt;/author&gt;&lt;author&gt;Gross, James J&lt;/author&gt;&lt;/authors&gt;&lt;/contributors&gt;&lt;titles&gt;&lt;title&gt;Emotion regulation in Asperger&amp;apos;s syndrome and high-functioning autism&lt;/title&gt;&lt;secondary-title&gt;Emotion&lt;/secondary-title&gt;&lt;/titles&gt;&lt;pages&gt;659-665&lt;/pages&gt;&lt;volume&gt;12&lt;/volume&gt;&lt;number&gt;4&lt;/number&gt;&lt;dates&gt;&lt;year&gt;2012&lt;/year&gt;&lt;/dates&gt;&lt;isbn&gt;1931-1516&lt;/isbn&gt;&lt;urls&gt;&lt;/urls&gt;&lt;/record&gt;&lt;/Cite&gt;&lt;Cite&gt;&lt;Author&gt;Jahromi&lt;/Author&gt;&lt;Year&gt;2013&lt;/Year&gt;&lt;RecNum&gt;479&lt;/RecNum&gt;&lt;record&gt;&lt;rec-number&gt;479&lt;/rec-number&gt;&lt;foreign-keys&gt;&lt;key app="EN" db-id="d5veds5rvwa2agew0wd5pr54tesxpvze0txa" timestamp="1570547420"&gt;479&lt;/key&gt;&lt;/foreign-keys&gt;&lt;ref-type name="Journal Article"&gt;17&lt;/ref-type&gt;&lt;contributors&gt;&lt;authors&gt;&lt;author&gt;Jahromi, Laudan B&lt;/author&gt;&lt;author&gt;Bryce, Crystal I&lt;/author&gt;&lt;author&gt;Swanson, Jodi&lt;/author&gt;&lt;/authors&gt;&lt;/contributors&gt;&lt;titles&gt;&lt;title&gt;The importance of self-regulation for the school and peer engagement of children with high-functioning autism&lt;/title&gt;&lt;secondary-title&gt;Research in Autism Spectrum Disorders&lt;/secondary-title&gt;&lt;/titles&gt;&lt;pages&gt;235-246&lt;/pages&gt;&lt;volume&gt;7&lt;/volume&gt;&lt;number&gt;2&lt;/number&gt;&lt;dates&gt;&lt;year&gt;2013&lt;/year&gt;&lt;/dates&gt;&lt;isbn&gt;1750-9467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Jahromi et al., 2013; Samson et al., 2012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153A3266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4AC22EE" w14:textId="77777777" w:rsidR="00474DC4" w:rsidRDefault="00474DC4" w:rsidP="00474DC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Less able to respond to and manage others’ emotions due to emotion recognition deficits and lack of social competencies to do so in an appropriate and effective manner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igg&lt;/Author&gt;&lt;Year&gt;2012&lt;/Year&gt;&lt;RecNum&gt;177&lt;/RecNum&gt;&lt;DisplayText&gt;(Gaigg, 2012)&lt;/DisplayText&gt;&lt;record&gt;&lt;rec-number&gt;177&lt;/rec-number&gt;&lt;foreign-keys&gt;&lt;key app="EN" db-id="d5veds5rvwa2agew0wd5pr54tesxpvze0txa" timestamp="1570547420"&gt;177&lt;/key&gt;&lt;/foreign-keys&gt;&lt;ref-type name="Journal Article"&gt;17&lt;/ref-type&gt;&lt;contributors&gt;&lt;authors&gt;&lt;author&gt;Gaigg, Sebastian B&lt;/author&gt;&lt;/authors&gt;&lt;/contributors&gt;&lt;titles&gt;&lt;title&gt;The interplay between emotion and cognition in autism spectrum disorder: implications for developmental theory&lt;/title&gt;&lt;secondary-title&gt;Frontiers in integrative neuroscience&lt;/secondary-title&gt;&lt;/titles&gt;&lt;pages&gt;113&lt;/pages&gt;&lt;volume&gt;6&lt;/volume&gt;&lt;dates&gt;&lt;year&gt;2012&lt;/year&gt;&lt;/dates&gt;&lt;isbn&gt;1662-5145&lt;/isbn&gt;&lt;urls&gt;&lt;/urls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Gaigg, 2012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0AC5074A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3B55B0E" w14:textId="77777777" w:rsidR="00474DC4" w:rsidRDefault="00474DC4" w:rsidP="00474DC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Emotion dysregulation, especially in childhood, that can manifest as emotional “meltdowns” or outbursts that can pose safety risks 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zefsky&lt;/Author&gt;&lt;Year&gt;2013&lt;/Year&gt;&lt;RecNum&gt;11&lt;/RecNum&gt;&lt;DisplayText&gt;(Mazefsky et al., 2013)&lt;/DisplayText&gt;&lt;record&gt;&lt;rec-number&gt;11&lt;/rec-number&gt;&lt;foreign-keys&gt;&lt;key app="EN" db-id="d5veds5rvwa2agew0wd5pr54tesxpvze0txa" timestamp="1570547419"&gt;11&lt;/key&gt;&lt;/foreign-keys&gt;&lt;ref-type name="Journal Article"&gt;17&lt;/ref-type&gt;&lt;contributors&gt;&lt;authors&gt;&lt;author&gt;Mazefsky, C. A.&lt;/author&gt;&lt;author&gt;Herrington, J.&lt;/author&gt;&lt;author&gt;Siegel, M.&lt;/author&gt;&lt;author&gt;Scarpa, A.&lt;/author&gt;&lt;author&gt;Maddox, B. B.&lt;/author&gt;&lt;author&gt;Scahill, L.&lt;/author&gt;&lt;author&gt;White, S. W.&lt;/author&gt;&lt;/authors&gt;&lt;/contributors&gt;&lt;auth-address&gt;University of Pittsburgh School of Medicine, USA. mazefskyca@upmc.edu&lt;/auth-address&gt;&lt;titles&gt;&lt;title&gt;The role of emotion regulation in autism spectrum disorder&lt;/title&gt;&lt;secondary-title&gt;J Am Acad Child Adolesc Psychiatry&lt;/secondary-title&gt;&lt;/titles&gt;&lt;pages&gt;679-88&lt;/pages&gt;&lt;volume&gt;52&lt;/volume&gt;&lt;number&gt;7&lt;/number&gt;&lt;edition&gt;2013/06/27&lt;/edition&gt;&lt;keywords&gt;&lt;keyword&gt;Brain/*physiopathology&lt;/keyword&gt;&lt;keyword&gt;Child Development Disorders, Pervasive/epidemiology/*physiopathology&lt;/keyword&gt;&lt;keyword&gt;Emotions/*physiology&lt;/keyword&gt;&lt;keyword&gt;Humans&lt;/keyword&gt;&lt;/keywords&gt;&lt;dates&gt;&lt;year&gt;2013&lt;/year&gt;&lt;pub-dates&gt;&lt;date&gt;Jul&lt;/date&gt;&lt;/pub-dates&gt;&lt;/dates&gt;&lt;isbn&gt;1527-5418 (Electronic)&amp;#xD;0890-8567 (Linking)&lt;/isbn&gt;&lt;accession-num&gt;23800481&lt;/accession-num&gt;&lt;urls&gt;&lt;related-urls&gt;&lt;url&gt;https://www.ncbi.nlm.nih.gov/pubmed/23800481&lt;/url&gt;&lt;/related-urls&gt;&lt;/urls&gt;&lt;custom2&gt;PMC3719386&lt;/custom2&gt;&lt;electronic-resource-num&gt;10.1016/j.jaac.2013.05.006&lt;/electronic-resource-num&gt;&lt;/record&gt;&lt;/Cite&gt;&lt;/EndNote&gt;</w:instrTex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Mazefsky et al., 2013)</w:t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1F72F244" w14:textId="77777777" w:rsidR="00474DC4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7C4EDCD" w14:textId="77777777" w:rsidR="00474DC4" w:rsidRPr="004C565A" w:rsidRDefault="00474DC4" w:rsidP="00474DC4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ognitive rigidity and perseveration associated with heightened ruminative thought and worry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ieffe&lt;/Author&gt;&lt;Year&gt;2011&lt;/Year&gt;&lt;RecNum&gt;627&lt;/RecNum&gt;&lt;DisplayText&gt;(Conner &amp;amp; White, 2018; Rieffe et al., 2011)&lt;/DisplayText&gt;&lt;record&gt;&lt;rec-number&gt;627&lt;/rec-number&gt;&lt;foreign-keys&gt;&lt;key app="EN" db-id="d5veds5rvwa2agew0wd5pr54tesxpvze0txa" timestamp="1584921590"&gt;627&lt;/key&gt;&lt;/foreign-keys&gt;&lt;ref-type name="Journal Article"&gt;17&lt;/ref-type&gt;&lt;contributors&gt;&lt;authors&gt;&lt;author&gt;Rieffe, Carolien&lt;/author&gt;&lt;author&gt;Oosterveld, Paul&lt;/author&gt;&lt;author&gt;Terwogt, Mark Meerum&lt;/author&gt;&lt;author&gt;Mootz, Saskia&lt;/author&gt;&lt;author&gt;Van Leeuwen, Edwin&lt;/author&gt;&lt;author&gt;Stockmann, Lex&lt;/author&gt;&lt;/authors&gt;&lt;/contributors&gt;&lt;titles&gt;&lt;title&gt;Emotion regulation and internalizing symptoms in children with autism spectrum disorders&lt;/title&gt;&lt;secondary-title&gt;Autism&lt;/secondary-title&gt;&lt;/titles&gt;&lt;pages&gt;655-670&lt;/pages&gt;&lt;volume&gt;15&lt;/volume&gt;&lt;number&gt;6&lt;/number&gt;&lt;dates&gt;&lt;year&gt;2011&lt;/year&gt;&lt;/dates&gt;&lt;isbn&gt;1362-3613&lt;/isbn&gt;&lt;urls&gt;&lt;/urls&gt;&lt;/record&gt;&lt;/Cite&gt;&lt;Cite&gt;&lt;Author&gt;Conner&lt;/Author&gt;&lt;Year&gt;2018&lt;/Year&gt;&lt;RecNum&gt;628&lt;/RecNum&gt;&lt;record&gt;&lt;rec-number&gt;628&lt;/rec-number&gt;&lt;foreign-keys&gt;&lt;key app="EN" db-id="d5veds5rvwa2agew0wd5pr54tesxpvze0txa" timestamp="1584921724"&gt;628&lt;/key&gt;&lt;/foreign-keys&gt;&lt;ref-type name="Journal Article"&gt;17&lt;/ref-type&gt;&lt;contributors&gt;&lt;authors&gt;&lt;author&gt;Conner, Caitlin M&lt;/author&gt;&lt;author&gt;White, Susan W&lt;/author&gt;&lt;/authors&gt;&lt;/contributors&gt;&lt;titles&gt;&lt;title&gt;Brief report: Feasibility and preliminary efficacy of individual mindfulness therapy for adults with autism spectrum disorder&lt;/title&gt;&lt;secondary-title&gt;Journal of autism and developmental disorders&lt;/secondary-title&gt;&lt;/titles&gt;&lt;periodical&gt;&lt;full-title&gt;Journal of autism and developmental disorders&lt;/full-title&gt;&lt;/periodical&gt;&lt;pages&gt;290-300&lt;/pages&gt;&lt;volume&gt;48&lt;/volume&gt;&lt;number&gt;1&lt;/number&gt;&lt;dates&gt;&lt;year&gt;2018&lt;/year&gt;&lt;/dates&gt;&lt;isbn&gt;0162-325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Conner &amp; White, 2018; Rieffe et al.,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74DC4" w:rsidRPr="00A47009" w14:paraId="402D2E19" w14:textId="77777777" w:rsidTr="0068524B">
        <w:tc>
          <w:tcPr>
            <w:tcW w:w="4500" w:type="dxa"/>
          </w:tcPr>
          <w:p w14:paraId="4DF6F2DA" w14:textId="77777777" w:rsidR="00474DC4" w:rsidRDefault="00474DC4" w:rsidP="00474DC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47009">
              <w:rPr>
                <w:rFonts w:ascii="Times New Roman" w:hAnsi="Times New Roman" w:cs="Times New Roman"/>
                <w:sz w:val="20"/>
                <w:szCs w:val="20"/>
              </w:rPr>
              <w:t xml:space="preserve">Effectively managing one’s own emotions </w:t>
            </w:r>
            <w:r w:rsidRPr="004C565A">
              <w:rPr>
                <w:rFonts w:ascii="Times New Roman" w:hAnsi="Times New Roman" w:cs="Times New Roman"/>
                <w:sz w:val="20"/>
                <w:szCs w:val="20"/>
              </w:rPr>
              <w:t>to achieve a desired outcome.</w:t>
            </w:r>
          </w:p>
          <w:p w14:paraId="15CF6825" w14:textId="77777777" w:rsidR="00474DC4" w:rsidRPr="004C565A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0DB09D7" w14:textId="77777777" w:rsidR="00474DC4" w:rsidRPr="004C565A" w:rsidRDefault="00474DC4" w:rsidP="00474DC4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4C565A">
              <w:rPr>
                <w:rFonts w:ascii="Times New Roman" w:hAnsi="Times New Roman" w:cs="Times New Roman"/>
                <w:sz w:val="20"/>
                <w:szCs w:val="20"/>
              </w:rPr>
              <w:t>Staying open to pleasant and unpleasant feelings as needed, and to the information they convey.</w:t>
            </w:r>
          </w:p>
        </w:tc>
        <w:tc>
          <w:tcPr>
            <w:tcW w:w="6120" w:type="dxa"/>
          </w:tcPr>
          <w:p w14:paraId="7E1551FF" w14:textId="77777777" w:rsidR="00474DC4" w:rsidRDefault="00474DC4" w:rsidP="0068524B">
            <w:pPr>
              <w:pStyle w:val="ListParagrap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</w:p>
          <w:p w14:paraId="12F79C20" w14:textId="77777777" w:rsidR="00474DC4" w:rsidRPr="00A47009" w:rsidRDefault="00474DC4" w:rsidP="0068524B">
            <w:pPr>
              <w:pStyle w:val="ListParagraph"/>
              <w:rPr>
                <w:rFonts w:ascii="Times New Roman" w:hAnsi="Times New Roman" w:cs="Times New Roman"/>
                <w:sz w:val="20"/>
                <w:szCs w:val="20"/>
              </w:rPr>
            </w:pPr>
            <w:r w:rsidRPr="004636D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No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rrespondin</w:t>
            </w:r>
            <w:r w:rsidRPr="004636D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 ASD Research</w:t>
            </w:r>
          </w:p>
        </w:tc>
      </w:tr>
    </w:tbl>
    <w:p w14:paraId="204E50F2" w14:textId="77777777" w:rsidR="00474DC4" w:rsidRDefault="00474DC4" w:rsidP="00474DC4">
      <w:r w:rsidRPr="004C565A">
        <w:rPr>
          <w:i/>
          <w:iCs/>
          <w:sz w:val="20"/>
          <w:szCs w:val="20"/>
        </w:rPr>
        <w:t xml:space="preserve">Note. </w:t>
      </w:r>
      <w:r w:rsidRPr="004C565A">
        <w:rPr>
          <w:sz w:val="20"/>
          <w:szCs w:val="20"/>
        </w:rPr>
        <w:t xml:space="preserve">The ASD research in the right-hand column corresponds with the numbered items on the left-hand column. </w:t>
      </w:r>
    </w:p>
    <w:p w14:paraId="778421E9" w14:textId="768E68F9" w:rsidR="00474DC4" w:rsidRDefault="00474DC4" w:rsidP="00474DC4"/>
    <w:sectPr w:rsidR="00474DC4" w:rsidSect="00FD29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45D16DF"/>
    <w:multiLevelType w:val="hybridMultilevel"/>
    <w:tmpl w:val="41EA37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37B5D16"/>
    <w:multiLevelType w:val="hybridMultilevel"/>
    <w:tmpl w:val="C3F4DA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6D03E8"/>
    <w:multiLevelType w:val="hybridMultilevel"/>
    <w:tmpl w:val="F8E03C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783FFE"/>
    <w:multiLevelType w:val="hybridMultilevel"/>
    <w:tmpl w:val="767865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6263D7"/>
    <w:multiLevelType w:val="hybridMultilevel"/>
    <w:tmpl w:val="F8BCD5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64044FD"/>
    <w:multiLevelType w:val="hybridMultilevel"/>
    <w:tmpl w:val="E55803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6F02729"/>
    <w:multiLevelType w:val="hybridMultilevel"/>
    <w:tmpl w:val="339E91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CF52606"/>
    <w:multiLevelType w:val="hybridMultilevel"/>
    <w:tmpl w:val="DC345F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0"/>
  </w:num>
  <w:num w:numId="4">
    <w:abstractNumId w:val="7"/>
  </w:num>
  <w:num w:numId="5">
    <w:abstractNumId w:val="5"/>
  </w:num>
  <w:num w:numId="6">
    <w:abstractNumId w:val="3"/>
  </w:num>
  <w:num w:numId="7">
    <w:abstractNumId w:val="2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4DC4"/>
    <w:rsid w:val="00017507"/>
    <w:rsid w:val="00051F06"/>
    <w:rsid w:val="000549F4"/>
    <w:rsid w:val="00056845"/>
    <w:rsid w:val="00073FDC"/>
    <w:rsid w:val="00074C19"/>
    <w:rsid w:val="00075CC9"/>
    <w:rsid w:val="0008222A"/>
    <w:rsid w:val="000B6D37"/>
    <w:rsid w:val="000C0513"/>
    <w:rsid w:val="000D2C00"/>
    <w:rsid w:val="000D306B"/>
    <w:rsid w:val="001650F8"/>
    <w:rsid w:val="00166B61"/>
    <w:rsid w:val="00167DB0"/>
    <w:rsid w:val="00185C0F"/>
    <w:rsid w:val="001A113F"/>
    <w:rsid w:val="001A24B4"/>
    <w:rsid w:val="001A64C0"/>
    <w:rsid w:val="001A7755"/>
    <w:rsid w:val="001C1AF0"/>
    <w:rsid w:val="001D7A7B"/>
    <w:rsid w:val="001E40DA"/>
    <w:rsid w:val="001F00CD"/>
    <w:rsid w:val="001F0AD5"/>
    <w:rsid w:val="001F581C"/>
    <w:rsid w:val="00200890"/>
    <w:rsid w:val="00201996"/>
    <w:rsid w:val="002034F7"/>
    <w:rsid w:val="002075B3"/>
    <w:rsid w:val="002152B0"/>
    <w:rsid w:val="002370C7"/>
    <w:rsid w:val="00255AD2"/>
    <w:rsid w:val="00257178"/>
    <w:rsid w:val="002574B8"/>
    <w:rsid w:val="00261CC6"/>
    <w:rsid w:val="00266B34"/>
    <w:rsid w:val="0028097B"/>
    <w:rsid w:val="00290EEA"/>
    <w:rsid w:val="002A0908"/>
    <w:rsid w:val="002D385D"/>
    <w:rsid w:val="002E6743"/>
    <w:rsid w:val="002F297F"/>
    <w:rsid w:val="00304653"/>
    <w:rsid w:val="0033663F"/>
    <w:rsid w:val="003427B4"/>
    <w:rsid w:val="003474DA"/>
    <w:rsid w:val="003646B6"/>
    <w:rsid w:val="00367583"/>
    <w:rsid w:val="003A5B5D"/>
    <w:rsid w:val="003E5E19"/>
    <w:rsid w:val="003F08FA"/>
    <w:rsid w:val="003F2BB1"/>
    <w:rsid w:val="004308CB"/>
    <w:rsid w:val="004557B9"/>
    <w:rsid w:val="00463B85"/>
    <w:rsid w:val="00474DC4"/>
    <w:rsid w:val="00481539"/>
    <w:rsid w:val="004826CA"/>
    <w:rsid w:val="004B774C"/>
    <w:rsid w:val="004F7340"/>
    <w:rsid w:val="005048B9"/>
    <w:rsid w:val="00507FF8"/>
    <w:rsid w:val="0053333E"/>
    <w:rsid w:val="00541F61"/>
    <w:rsid w:val="00572B07"/>
    <w:rsid w:val="005F5333"/>
    <w:rsid w:val="005F7C53"/>
    <w:rsid w:val="00653FBB"/>
    <w:rsid w:val="00656E76"/>
    <w:rsid w:val="00663C67"/>
    <w:rsid w:val="00672F9A"/>
    <w:rsid w:val="006963CB"/>
    <w:rsid w:val="006C42C7"/>
    <w:rsid w:val="006C5DE5"/>
    <w:rsid w:val="0070303A"/>
    <w:rsid w:val="007070A2"/>
    <w:rsid w:val="00707B5E"/>
    <w:rsid w:val="007167DF"/>
    <w:rsid w:val="00745850"/>
    <w:rsid w:val="00757552"/>
    <w:rsid w:val="007747F4"/>
    <w:rsid w:val="007837F1"/>
    <w:rsid w:val="007B4E0F"/>
    <w:rsid w:val="007C1673"/>
    <w:rsid w:val="007F44B9"/>
    <w:rsid w:val="007F4CE7"/>
    <w:rsid w:val="007F62B3"/>
    <w:rsid w:val="00803518"/>
    <w:rsid w:val="0083739E"/>
    <w:rsid w:val="00867EC5"/>
    <w:rsid w:val="0087752E"/>
    <w:rsid w:val="0088044B"/>
    <w:rsid w:val="008965FA"/>
    <w:rsid w:val="008A2B0A"/>
    <w:rsid w:val="008B546D"/>
    <w:rsid w:val="008B68C2"/>
    <w:rsid w:val="008C1045"/>
    <w:rsid w:val="008C2DC4"/>
    <w:rsid w:val="008C6703"/>
    <w:rsid w:val="008D7E77"/>
    <w:rsid w:val="008F1428"/>
    <w:rsid w:val="009006BE"/>
    <w:rsid w:val="00906797"/>
    <w:rsid w:val="0091147E"/>
    <w:rsid w:val="009157DD"/>
    <w:rsid w:val="00915D8F"/>
    <w:rsid w:val="00947A72"/>
    <w:rsid w:val="00980927"/>
    <w:rsid w:val="009838DC"/>
    <w:rsid w:val="00996825"/>
    <w:rsid w:val="009A7C2C"/>
    <w:rsid w:val="009B54E9"/>
    <w:rsid w:val="009B5D4C"/>
    <w:rsid w:val="009D6009"/>
    <w:rsid w:val="00A04240"/>
    <w:rsid w:val="00A43D97"/>
    <w:rsid w:val="00A602CB"/>
    <w:rsid w:val="00A75319"/>
    <w:rsid w:val="00A80EC8"/>
    <w:rsid w:val="00A83866"/>
    <w:rsid w:val="00A95DFA"/>
    <w:rsid w:val="00AC622D"/>
    <w:rsid w:val="00AC70A6"/>
    <w:rsid w:val="00AF392D"/>
    <w:rsid w:val="00B02390"/>
    <w:rsid w:val="00B14682"/>
    <w:rsid w:val="00B30C13"/>
    <w:rsid w:val="00B31CE5"/>
    <w:rsid w:val="00B359C7"/>
    <w:rsid w:val="00B43F26"/>
    <w:rsid w:val="00B51DA5"/>
    <w:rsid w:val="00B77254"/>
    <w:rsid w:val="00B83BEB"/>
    <w:rsid w:val="00B95F64"/>
    <w:rsid w:val="00BA5448"/>
    <w:rsid w:val="00BB3014"/>
    <w:rsid w:val="00BB4082"/>
    <w:rsid w:val="00BB65A1"/>
    <w:rsid w:val="00BC2F30"/>
    <w:rsid w:val="00BE0A22"/>
    <w:rsid w:val="00C0319D"/>
    <w:rsid w:val="00C06579"/>
    <w:rsid w:val="00C23B66"/>
    <w:rsid w:val="00C3545E"/>
    <w:rsid w:val="00C545BA"/>
    <w:rsid w:val="00CD37AA"/>
    <w:rsid w:val="00CE1779"/>
    <w:rsid w:val="00CF26D7"/>
    <w:rsid w:val="00D00F04"/>
    <w:rsid w:val="00D213D2"/>
    <w:rsid w:val="00D37C56"/>
    <w:rsid w:val="00D41CC9"/>
    <w:rsid w:val="00D45313"/>
    <w:rsid w:val="00DA2233"/>
    <w:rsid w:val="00DB50FF"/>
    <w:rsid w:val="00DD2431"/>
    <w:rsid w:val="00DD3B17"/>
    <w:rsid w:val="00DD7098"/>
    <w:rsid w:val="00E1471C"/>
    <w:rsid w:val="00E349ED"/>
    <w:rsid w:val="00E36508"/>
    <w:rsid w:val="00E42775"/>
    <w:rsid w:val="00E44A48"/>
    <w:rsid w:val="00E55B14"/>
    <w:rsid w:val="00E55B36"/>
    <w:rsid w:val="00E665CF"/>
    <w:rsid w:val="00E82D62"/>
    <w:rsid w:val="00EF1210"/>
    <w:rsid w:val="00F03E36"/>
    <w:rsid w:val="00F151C6"/>
    <w:rsid w:val="00F157F1"/>
    <w:rsid w:val="00F170DB"/>
    <w:rsid w:val="00F413F1"/>
    <w:rsid w:val="00F54DA6"/>
    <w:rsid w:val="00F83727"/>
    <w:rsid w:val="00F83773"/>
    <w:rsid w:val="00F94465"/>
    <w:rsid w:val="00FA7230"/>
    <w:rsid w:val="00FD2966"/>
    <w:rsid w:val="00FD2B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624ADA7"/>
  <w14:defaultImageDpi w14:val="32767"/>
  <w15:chartTrackingRefBased/>
  <w15:docId w15:val="{EAE81039-F30C-ED45-94D7-CD88E60467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474DC4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74DC4"/>
    <w:rPr>
      <w:sz w:val="18"/>
      <w:szCs w:val="18"/>
    </w:rPr>
  </w:style>
  <w:style w:type="table" w:styleId="TableGrid">
    <w:name w:val="Table Grid"/>
    <w:basedOn w:val="TableNormal"/>
    <w:uiPriority w:val="39"/>
    <w:rsid w:val="00474D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74DC4"/>
    <w:pPr>
      <w:ind w:left="720"/>
      <w:contextualSpacing/>
    </w:pPr>
    <w:rPr>
      <w:rFonts w:asciiTheme="minorHAnsi" w:eastAsiaTheme="minorHAnsi" w:hAnsiTheme="minorHAnsi"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1CC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1CC9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3065</Words>
  <Characters>18120</Characters>
  <Application>Microsoft Office Word</Application>
  <DocSecurity>0</DocSecurity>
  <Lines>348</Lines>
  <Paragraphs>110</Paragraphs>
  <ScaleCrop>false</ScaleCrop>
  <Company/>
  <LinksUpToDate>false</LinksUpToDate>
  <CharactersWithSpaces>21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evisan, Dominic</dc:creator>
  <cp:keywords/>
  <dc:description/>
  <cp:lastModifiedBy>Trevisan, Dominic</cp:lastModifiedBy>
  <cp:revision>3</cp:revision>
  <dcterms:created xsi:type="dcterms:W3CDTF">2020-06-21T19:06:00Z</dcterms:created>
  <dcterms:modified xsi:type="dcterms:W3CDTF">2020-12-09T15:22:00Z</dcterms:modified>
</cp:coreProperties>
</file>